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4BC74A" w14:textId="31159924" w:rsidR="002D6391" w:rsidRPr="00194D10" w:rsidRDefault="005F6F57" w:rsidP="002D6391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Additional file 1</w:t>
      </w:r>
    </w:p>
    <w:p w14:paraId="3D2967EE" w14:textId="77777777" w:rsidR="002D6391" w:rsidRPr="00E5124E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884EDA6" w14:textId="77777777" w:rsidR="002D6391" w:rsidRPr="00776A98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76A98">
        <w:rPr>
          <w:rFonts w:ascii="Times New Roman" w:hAnsi="Times New Roman" w:cs="Times New Roman"/>
          <w:sz w:val="24"/>
          <w:szCs w:val="24"/>
        </w:rPr>
        <w:t>Appendix 1: NPI category cut-offs</w:t>
      </w:r>
    </w:p>
    <w:p w14:paraId="1E9DF17E" w14:textId="77777777" w:rsidR="002D6391" w:rsidRPr="00E5124E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sz w:val="24"/>
          <w:szCs w:val="24"/>
        </w:rPr>
        <w:t xml:space="preserve">Appendix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E5124E">
        <w:rPr>
          <w:rFonts w:ascii="Times New Roman" w:hAnsi="Times New Roman" w:cs="Times New Roman"/>
          <w:sz w:val="24"/>
          <w:szCs w:val="24"/>
        </w:rPr>
        <w:t xml:space="preserve">: Electronic search strategies </w:t>
      </w:r>
    </w:p>
    <w:p w14:paraId="2C462FBD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pendix 3: Critical appraisal of accepted studies</w:t>
      </w:r>
    </w:p>
    <w:p w14:paraId="1BA22BA5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pendix 4: Data extraction procedures </w:t>
      </w:r>
    </w:p>
    <w:p w14:paraId="0AB64B5A" w14:textId="72FA805B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pendix </w:t>
      </w:r>
      <w:r w:rsidR="008D065D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F5005C">
        <w:rPr>
          <w:rFonts w:ascii="Times New Roman" w:hAnsi="Times New Roman" w:cs="Times New Roman"/>
          <w:sz w:val="24"/>
          <w:szCs w:val="24"/>
        </w:rPr>
        <w:t>Reported five and ten-year survival per study dataset</w:t>
      </w:r>
    </w:p>
    <w:p w14:paraId="3C9DE249" w14:textId="77777777" w:rsidR="00B44A9D" w:rsidRDefault="00B44A9D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FFED381" w14:textId="77777777" w:rsidR="002D6391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80515">
        <w:rPr>
          <w:rFonts w:ascii="Times New Roman" w:hAnsi="Times New Roman" w:cs="Times New Roman"/>
          <w:b/>
          <w:sz w:val="24"/>
          <w:szCs w:val="24"/>
        </w:rPr>
        <w:lastRenderedPageBreak/>
        <w:t>Appendix 1:</w:t>
      </w:r>
      <w:r w:rsidRPr="00B34E7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NPI category cut-offs</w:t>
      </w:r>
    </w:p>
    <w:p w14:paraId="3E04AC31" w14:textId="77777777" w:rsidR="00B44A9D" w:rsidRDefault="00B44A9D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44EB3B5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ree categories classification:</w:t>
      </w:r>
    </w:p>
    <w:p w14:paraId="6A5113C6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 - Good Prognostic Group: </w:t>
      </w:r>
      <m:oMath>
        <m:r>
          <w:rPr>
            <w:rFonts w:ascii="Cambria Math" w:hAnsi="Cambria Math" w:cs="Times New Roman"/>
            <w:sz w:val="24"/>
            <w:szCs w:val="24"/>
          </w:rPr>
          <m:t>NPI≤3.4</m:t>
        </m:r>
      </m:oMath>
    </w:p>
    <w:p w14:paraId="437077C9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 – Moderate Prognostic Group: </w:t>
      </w:r>
      <m:oMath>
        <m:r>
          <w:rPr>
            <w:rFonts w:ascii="Cambria Math" w:hAnsi="Cambria Math" w:cs="Times New Roman"/>
            <w:sz w:val="24"/>
            <w:szCs w:val="24"/>
          </w:rPr>
          <m:t>3.4&lt;NPI≤5.4</m:t>
        </m:r>
      </m:oMath>
    </w:p>
    <w:p w14:paraId="4CB0203A" w14:textId="77777777" w:rsidR="002D6391" w:rsidRDefault="002D6391" w:rsidP="002D6391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 – Poor Prognostic Group: </w:t>
      </w:r>
      <m:oMath>
        <m:r>
          <w:rPr>
            <w:rFonts w:ascii="Cambria Math" w:hAnsi="Cambria Math" w:cs="Times New Roman"/>
            <w:sz w:val="24"/>
            <w:szCs w:val="24"/>
          </w:rPr>
          <m:t>NPI&gt;5.4</m:t>
        </m:r>
      </m:oMath>
    </w:p>
    <w:p w14:paraId="1BD1327B" w14:textId="77777777" w:rsidR="00B44A9D" w:rsidRDefault="00B44A9D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38A5141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ve categories classification:</w:t>
      </w:r>
    </w:p>
    <w:p w14:paraId="2C5C09C6" w14:textId="77777777" w:rsidR="002D6391" w:rsidRDefault="002D6391" w:rsidP="002D6391">
      <w:pPr>
        <w:spacing w:after="0"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 – Very Good Prognostic Group: </w:t>
      </w:r>
      <m:oMath>
        <m:r>
          <w:rPr>
            <w:rFonts w:ascii="Cambria Math" w:hAnsi="Cambria Math" w:cs="Times New Roman"/>
            <w:sz w:val="24"/>
            <w:szCs w:val="24"/>
          </w:rPr>
          <m:t>NPI≤2.4</m:t>
        </m:r>
      </m:oMath>
    </w:p>
    <w:p w14:paraId="61EFBEA1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 - Good Prognostic Group: </w:t>
      </w:r>
      <m:oMath>
        <m:r>
          <w:rPr>
            <w:rFonts w:ascii="Cambria Math" w:hAnsi="Cambria Math" w:cs="Times New Roman"/>
            <w:sz w:val="24"/>
            <w:szCs w:val="24"/>
          </w:rPr>
          <m:t>NPI≤3.4</m:t>
        </m:r>
      </m:oMath>
    </w:p>
    <w:p w14:paraId="45710E30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 – Moderate Prognostic Group 1: </w:t>
      </w:r>
      <m:oMath>
        <m:r>
          <w:rPr>
            <w:rFonts w:ascii="Cambria Math" w:hAnsi="Cambria Math" w:cs="Times New Roman"/>
            <w:sz w:val="24"/>
            <w:szCs w:val="24"/>
          </w:rPr>
          <m:t>3.4&lt;NPI≤4.4</m:t>
        </m:r>
      </m:oMath>
    </w:p>
    <w:p w14:paraId="1D3A3044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 – Moderate Prognostic Group 2: </w:t>
      </w:r>
      <m:oMath>
        <m:r>
          <w:rPr>
            <w:rFonts w:ascii="Cambria Math" w:hAnsi="Cambria Math" w:cs="Times New Roman"/>
            <w:sz w:val="24"/>
            <w:szCs w:val="24"/>
          </w:rPr>
          <m:t>4.4&lt;NPI≤5.4</m:t>
        </m:r>
      </m:oMath>
    </w:p>
    <w:p w14:paraId="5C5A5899" w14:textId="77777777" w:rsidR="002D6391" w:rsidRPr="00776A98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 – Poor Prognostic Group: </w:t>
      </w:r>
      <m:oMath>
        <m:r>
          <w:rPr>
            <w:rFonts w:ascii="Cambria Math" w:hAnsi="Cambria Math" w:cs="Times New Roman"/>
            <w:sz w:val="24"/>
            <w:szCs w:val="24"/>
          </w:rPr>
          <m:t>NPI&gt;5.4</m:t>
        </m:r>
      </m:oMath>
    </w:p>
    <w:p w14:paraId="1105D2C1" w14:textId="77777777" w:rsidR="002D6391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73028B" w14:textId="77777777" w:rsidR="00B44A9D" w:rsidRDefault="00B44A9D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2354C77" w14:textId="77777777" w:rsidR="002D6391" w:rsidRPr="00B34E72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51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180515">
        <w:rPr>
          <w:rFonts w:ascii="Times New Roman" w:hAnsi="Times New Roman" w:cs="Times New Roman"/>
          <w:b/>
          <w:sz w:val="24"/>
          <w:szCs w:val="24"/>
        </w:rPr>
        <w:t>:</w:t>
      </w:r>
      <w:r w:rsidRPr="00B34E72">
        <w:rPr>
          <w:rFonts w:ascii="Times New Roman" w:hAnsi="Times New Roman" w:cs="Times New Roman"/>
          <w:sz w:val="24"/>
          <w:szCs w:val="24"/>
        </w:rPr>
        <w:t xml:space="preserve"> Electronic search strategies</w:t>
      </w:r>
    </w:p>
    <w:p w14:paraId="51C32D06" w14:textId="77777777" w:rsidR="002D6391" w:rsidRPr="00E5124E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sz w:val="24"/>
          <w:szCs w:val="24"/>
        </w:rPr>
        <w:t>Medline</w:t>
      </w:r>
    </w:p>
    <w:p w14:paraId="47A31713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((Breast* or mammary) adj3 (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Neoplas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$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tumor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$ or cancer$ or carcinoma$)).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m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.</w:t>
      </w:r>
    </w:p>
    <w:p w14:paraId="56B900DA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Breast Neoplasms/</w:t>
      </w:r>
    </w:p>
    <w:p w14:paraId="126299F1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1 or 2</w:t>
      </w:r>
    </w:p>
    <w:p w14:paraId="6BB877DB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Life Expectancy/</w:t>
      </w:r>
    </w:p>
    <w:p w14:paraId="1EDB0D70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Prognosis/</w:t>
      </w:r>
    </w:p>
    <w:p w14:paraId="549F4559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Mortality, Premature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Mortality/</w:t>
      </w:r>
    </w:p>
    <w:p w14:paraId="7D3441FE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 Analysis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 Rate/</w:t>
      </w:r>
    </w:p>
    <w:p w14:paraId="58D4A53C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4 or 5 or 6 or 7</w:t>
      </w:r>
    </w:p>
    <w:p w14:paraId="70D3C14A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(NPI or "Nottingham Prognostic Index").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ti</w:t>
      </w:r>
      <w:proofErr w:type="gram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,ab</w:t>
      </w:r>
      <w:proofErr w:type="spellEnd"/>
      <w:proofErr w:type="gram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.</w:t>
      </w:r>
    </w:p>
    <w:p w14:paraId="06AB3390" w14:textId="77777777" w:rsidR="002D6391" w:rsidRPr="00E5124E" w:rsidRDefault="002D6391" w:rsidP="002D6391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sz w:val="24"/>
          <w:szCs w:val="24"/>
        </w:rPr>
        <w:t>3 and 8 and 9</w:t>
      </w:r>
    </w:p>
    <w:p w14:paraId="70E5E291" w14:textId="77777777" w:rsidR="002D6391" w:rsidRPr="00E5124E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124E">
        <w:rPr>
          <w:rFonts w:ascii="Times New Roman" w:hAnsi="Times New Roman" w:cs="Times New Roman"/>
          <w:sz w:val="24"/>
          <w:szCs w:val="24"/>
        </w:rPr>
        <w:t>Embase</w:t>
      </w:r>
      <w:proofErr w:type="spellEnd"/>
    </w:p>
    <w:p w14:paraId="3E31CAEA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((Breast* or mammary) adj3 (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Neoplas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$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tumor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$ or cancer$ or carcinoma$)).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m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.</w:t>
      </w:r>
    </w:p>
    <w:p w14:paraId="17423EC3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breast cancer/</w:t>
      </w:r>
    </w:p>
    <w:p w14:paraId="636E8AD1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 time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cancer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overall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 rate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cancer specific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cause specific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long term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urvival prediction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short term survival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disease specific survival/</w:t>
      </w:r>
    </w:p>
    <w:p w14:paraId="22D054CF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mortality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cancer mortality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premature mortality/</w:t>
      </w:r>
    </w:p>
    <w:p w14:paraId="2D525DB8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life expectancy/</w:t>
      </w:r>
    </w:p>
    <w:p w14:paraId="4BE2317D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prognosis/ or cancer prognosis/</w:t>
      </w:r>
    </w:p>
    <w:p w14:paraId="3F91537D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prognosis/ or 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exp</w:t>
      </w:r>
      <w:proofErr w:type="spell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 xml:space="preserve"> cancer prognosis/</w:t>
      </w:r>
    </w:p>
    <w:p w14:paraId="453CBC66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lastRenderedPageBreak/>
        <w:t>(NPI or "Nottingham Prognostic Index").</w:t>
      </w:r>
      <w:proofErr w:type="spell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ti</w:t>
      </w:r>
      <w:proofErr w:type="gramStart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,ab</w:t>
      </w:r>
      <w:proofErr w:type="spellEnd"/>
      <w:proofErr w:type="gramEnd"/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.</w:t>
      </w:r>
    </w:p>
    <w:p w14:paraId="461474AA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1 or 2</w:t>
      </w:r>
    </w:p>
    <w:p w14:paraId="19CC6EE8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</w:pPr>
      <w:r w:rsidRPr="00E5124E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3 or 4 or 5 or 6 or 7</w:t>
      </w:r>
    </w:p>
    <w:p w14:paraId="52C78941" w14:textId="77777777" w:rsidR="002D6391" w:rsidRPr="00E5124E" w:rsidRDefault="002D6391" w:rsidP="002D6391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sz w:val="24"/>
          <w:szCs w:val="24"/>
        </w:rPr>
        <w:t>8 and 9 and 10</w:t>
      </w:r>
    </w:p>
    <w:p w14:paraId="4BE96DAF" w14:textId="77777777" w:rsidR="002D6391" w:rsidRPr="00E5124E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sz w:val="24"/>
          <w:szCs w:val="24"/>
        </w:rPr>
        <w:br w:type="page"/>
      </w:r>
    </w:p>
    <w:p w14:paraId="5521C211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180515">
        <w:rPr>
          <w:rFonts w:ascii="Times New Roman" w:hAnsi="Times New Roman" w:cs="Times New Roman"/>
          <w:b/>
          <w:sz w:val="24"/>
          <w:szCs w:val="24"/>
        </w:rPr>
        <w:lastRenderedPageBreak/>
        <w:t>Appendix 3:</w:t>
      </w:r>
      <w:r>
        <w:rPr>
          <w:rFonts w:ascii="Times New Roman" w:hAnsi="Times New Roman" w:cs="Times New Roman"/>
          <w:sz w:val="24"/>
          <w:szCs w:val="24"/>
        </w:rPr>
        <w:t xml:space="preserve"> Critical appraisal of accepted studies. Criteria from The Critical Appraisal Skills Programme (CASP) Cohort Study Checklist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URL" : "http://media.wix.com/ugd/dded87_e37a4ab637fe46a0869f9f977dacf134.pdf", "accessed" : { "date-parts" : [ [ "2017", "2", "2" ] ] }, "author" : [ { "dropping-particle" : "", "family" : "The CASP Team", "given" : "", "non-dropping-particle" : "", "parse-names" : false, "suffix" : "" } ], "id" : "ITEM-1", "issued" : { "date-parts" : [ [ "2013" ] ] }, "title" : "Critical Appraisal Skills Programme (CASP) Cohort Study Checklist", "type" : "webpage" }, "uris" : [ "http://www.mendeley.com/documents/?uuid=aa58fffd-b1b9-4485-8b78-e8542e9bc58c" ] } ], "mendeley" : { "formattedCitation" : "&lt;sup&gt;17&lt;/sup&gt;", "plainTextFormattedCitation" : "17", "previouslyFormattedCitation" : "&lt;sup&gt;16&lt;/sup&gt;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C3D9B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8865" w:type="dxa"/>
        <w:tblInd w:w="93" w:type="dxa"/>
        <w:tblLook w:val="04A0" w:firstRow="1" w:lastRow="0" w:firstColumn="1" w:lastColumn="0" w:noHBand="0" w:noVBand="1"/>
      </w:tblPr>
      <w:tblGrid>
        <w:gridCol w:w="4280"/>
        <w:gridCol w:w="1146"/>
        <w:gridCol w:w="1146"/>
        <w:gridCol w:w="1147"/>
        <w:gridCol w:w="1146"/>
      </w:tblGrid>
      <w:tr w:rsidR="002D6391" w:rsidRPr="000B29B2" w14:paraId="55B1EB3C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0B1EEACF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3C22B88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Allgood</w:t>
            </w:r>
            <w:proofErr w:type="spellEnd"/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 xml:space="preserve"> 2011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B0CF44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Anderson 2000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B03D8E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Balslev</w:t>
            </w:r>
            <w:proofErr w:type="spellEnd"/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 xml:space="preserve"> 1994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3DA3F31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Blamey 2007</w:t>
            </w:r>
          </w:p>
        </w:tc>
      </w:tr>
      <w:tr w:rsidR="002D6391" w:rsidRPr="000B29B2" w14:paraId="0EFAFD9E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A3EE1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B0EA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E49D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031B1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3095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13F312D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05F27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F435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B666B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EA69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8AB5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1CB57D0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56B2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BF2B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E9FCD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949E3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8677F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7B9E3E0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B1D4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F50E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EE68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E057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4397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357F44D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EC00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8AD0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727DA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C013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6A4D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204484E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1D449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B9D3F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6078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C44A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2766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29B58F6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AD8E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FC0A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DA8A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B98B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E3EA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75BFAF9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AAE3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0976D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2155F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ECF8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03FAF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</w:tr>
      <w:tr w:rsidR="002D6391" w:rsidRPr="000B29B2" w14:paraId="06505C1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F45B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everybody included who should have 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E230A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1793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4336A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557A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7D9C373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A9216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exposur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32FC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BF02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9F23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E428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4AFAE6C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F664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0403F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1907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0F55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1154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65E1725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3C53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62C5C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A06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A320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BDEAB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44C8FF2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BB4D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4878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FF21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7A1C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6B42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24155FC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03DBF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DC16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71270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2B0C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574F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44E451A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74D2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7831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C225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DD3B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0269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2783046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D70B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A491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3CA8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E8E7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B4B4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68CC584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C028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Has a reliable system been established for detecting all the cases (for measuring 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A20E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E182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1C49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AFE40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1E4C5DB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2A2C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0BC57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A28AB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B1942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E9DE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13C2D63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320B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C2A3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D1A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FD2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D4FB8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</w:tr>
      <w:tr w:rsidR="002D6391" w:rsidRPr="000B29B2" w14:paraId="46AB36F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0EA33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587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6FB0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8AFD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F318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00A9970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8B3C4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540B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0968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AAD8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FE5A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7A2E749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2AD5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0FAB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EEF31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175B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D4FE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7889F51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C408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4CD1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BE4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384F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FF94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</w:tr>
      <w:tr w:rsidR="002D6391" w:rsidRPr="000B29B2" w14:paraId="516D69A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BB83C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27CA0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7DA45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7645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2492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No</w:t>
            </w:r>
          </w:p>
        </w:tc>
      </w:tr>
      <w:tr w:rsidR="002D6391" w:rsidRPr="000B29B2" w14:paraId="0E50C00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7B41F9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ED5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2A7C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B9AA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870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Yes</w:t>
            </w:r>
          </w:p>
        </w:tc>
      </w:tr>
      <w:tr w:rsidR="002D6391" w:rsidRPr="000B29B2" w14:paraId="56D48E76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4AE4C61B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4590DEA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b/>
                <w:bCs/>
                <w:color w:val="000000"/>
              </w:rPr>
              <w:t>Blamey 2007b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61BAE5F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b/>
                <w:bCs/>
                <w:color w:val="000000"/>
              </w:rPr>
              <w:t>Blamey 2010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A15162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DA4F80">
              <w:rPr>
                <w:rFonts w:ascii="Times New Roman" w:hAnsi="Times New Roman" w:cs="Times New Roman"/>
                <w:b/>
                <w:bCs/>
                <w:color w:val="000000"/>
              </w:rPr>
              <w:t>Bundred</w:t>
            </w:r>
            <w:proofErr w:type="spellEnd"/>
            <w:r w:rsidRPr="00DA4F80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13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75FF1BA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DA4F80">
              <w:rPr>
                <w:rFonts w:ascii="Times New Roman" w:hAnsi="Times New Roman" w:cs="Times New Roman"/>
                <w:b/>
                <w:bCs/>
                <w:color w:val="000000"/>
              </w:rPr>
              <w:t>Callagy</w:t>
            </w:r>
            <w:proofErr w:type="spellEnd"/>
            <w:r w:rsidRPr="00DA4F80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6</w:t>
            </w:r>
          </w:p>
        </w:tc>
      </w:tr>
      <w:tr w:rsidR="002D6391" w:rsidRPr="000B29B2" w14:paraId="45C94DA3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A3915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CA9E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EE38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A848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A555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54AF323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44E4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2C522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9C51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AF26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2143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2E7619A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2546F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017F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436AD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5ADD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CAE9B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3461BC6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C310A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1DF1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8065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D9009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9774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3D9937C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84AA0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CCC9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210E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F496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FEC4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3AA054F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E16DA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F743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D99B8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12D9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AECAA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7A32BD4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920DD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E858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5F56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3091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181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6799852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9579D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FBD3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BAC2D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1A67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EC26C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5E5FEF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96EF2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everybody included who should have 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629DC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4B2AD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659C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E4C6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25A380A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2DA4A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 xml:space="preserve">Was the exposure accurately measured to </w:t>
            </w: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D283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lastRenderedPageBreak/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6BBB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2972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D500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47DEEF0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C0A7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9879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36CF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883A1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94F9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2B759D8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5C37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80B0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C469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BEA8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17D0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7E5C7A2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8274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8426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7972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E55B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AF6D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5095C62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65713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073CF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A60A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B358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202E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1C4FA68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FEADD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1DD3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FE13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FE63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2F2FF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32DC8DE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4E27C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18D8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F761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3435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AAC9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4E78241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C976E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Has a reliable system been established for detecting all the cases (for measuring 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8A3FD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0C02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985AE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5303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4A55FE2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E872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512A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8A79B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D7AB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0A832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41A1EF3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4049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120A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F3E1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BD45B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7EC5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0768893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62DA42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C088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08BF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784D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3FDF5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257D790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3DC30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310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AC443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2953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3AD5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87D848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8277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F66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703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7DDA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FEAB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4F62441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1A1B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B569D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AACCE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290C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A0A1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59305F0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9F1B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A62B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964D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E509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568B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35733D3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AFF8A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A231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191B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FB0D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0B52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DA4F80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</w:tbl>
    <w:p w14:paraId="2101285A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8865" w:type="dxa"/>
        <w:tblInd w:w="93" w:type="dxa"/>
        <w:tblLook w:val="04A0" w:firstRow="1" w:lastRow="0" w:firstColumn="1" w:lastColumn="0" w:noHBand="0" w:noVBand="1"/>
      </w:tblPr>
      <w:tblGrid>
        <w:gridCol w:w="4280"/>
        <w:gridCol w:w="1146"/>
        <w:gridCol w:w="1146"/>
        <w:gridCol w:w="1147"/>
        <w:gridCol w:w="1146"/>
      </w:tblGrid>
      <w:tr w:rsidR="002D6391" w:rsidRPr="00071ED8" w14:paraId="1BA22DCF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4475BA58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lastRenderedPageBreak/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737A9D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b/>
                <w:bCs/>
                <w:color w:val="000000"/>
              </w:rPr>
              <w:t>Campbell 2010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4208A24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071ED8">
              <w:rPr>
                <w:rFonts w:ascii="Times New Roman" w:hAnsi="Times New Roman" w:cs="Times New Roman"/>
                <w:b/>
                <w:bCs/>
                <w:color w:val="000000"/>
              </w:rPr>
              <w:t>D'Eredita</w:t>
            </w:r>
            <w:proofErr w:type="spellEnd"/>
            <w:r w:rsidRPr="00071ED8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1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60454A7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b/>
                <w:bCs/>
                <w:color w:val="000000"/>
              </w:rPr>
              <w:t>Fong 2015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D47840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071ED8">
              <w:rPr>
                <w:rFonts w:ascii="Times New Roman" w:hAnsi="Times New Roman" w:cs="Times New Roman"/>
                <w:b/>
                <w:bCs/>
                <w:color w:val="000000"/>
              </w:rPr>
              <w:t>Galea</w:t>
            </w:r>
            <w:proofErr w:type="spellEnd"/>
            <w:r w:rsidRPr="00071ED8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1992</w:t>
            </w:r>
          </w:p>
        </w:tc>
      </w:tr>
      <w:tr w:rsidR="002D6391" w:rsidRPr="00071ED8" w14:paraId="6EA1EB28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4296E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6228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7460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70C6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D3C7B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1417A9F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74D6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F1233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1A53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8B0DF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362F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3717FDE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E0509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80348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BF5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80E3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3721C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01EADB0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35CC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A44E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26E9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98FC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5E18D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6DAEE29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0570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76B09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03DB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C27D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129D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520A1E6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696C3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4298C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BA6E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F47D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2394A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48F9247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C886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948A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5373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3045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9E6D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394D485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8ADB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D201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41D2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FD12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80A3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71ED8" w14:paraId="7191738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CC8F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everybody included who should have 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738C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ACE5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FBA0F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B4C7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58AF4F5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9FD5F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exposur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A251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EB04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3CD54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FD8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6AC27C6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84038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88A8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0173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6630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2E90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03C625E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B1A2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969CB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5DBF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D445E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AB17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723384D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9C1D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7D95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CD47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EF2C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5AE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62EAF61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CEA97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406C0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E670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40A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32E0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71ED8" w14:paraId="55E886A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01890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B335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D612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4F91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5FF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009DF36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3C20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6D02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BFA3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  <w:r w:rsidRPr="00071ED8">
              <w:rPr>
                <w:rStyle w:val="FootnoteReference"/>
                <w:rFonts w:ascii="Times New Roman" w:hAnsi="Times New Roman" w:cs="Times New Roman"/>
                <w:color w:val="000000"/>
              </w:rPr>
              <w:footnoteReference w:id="1"/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B544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D973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71ED8" w14:paraId="59067F3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F0CD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 xml:space="preserve">Has a reliable system been established for detecting all the cases (for measuring </w:t>
            </w: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C287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lastRenderedPageBreak/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A11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EEE57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54EA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71ED8" w14:paraId="2317012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BE73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F2926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E68C2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9C544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99E3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71ED8" w14:paraId="5E94D0A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938A2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816B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B6F4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99F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8AC42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71ED8" w14:paraId="7C0F023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6975A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9200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  <w:r w:rsidRPr="00071ED8">
              <w:rPr>
                <w:rStyle w:val="FootnoteReference"/>
                <w:rFonts w:ascii="Times New Roman" w:hAnsi="Times New Roman" w:cs="Times New Roman"/>
                <w:color w:val="000000"/>
              </w:rPr>
              <w:footnoteReference w:id="2"/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D84B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8CC0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7EBD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71ED8" w14:paraId="1D931F6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D444BA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D8A7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674A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05770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B4B5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  <w:r w:rsidRPr="00071ED8">
              <w:rPr>
                <w:rStyle w:val="FootnoteReference"/>
                <w:rFonts w:ascii="Times New Roman" w:hAnsi="Times New Roman" w:cs="Times New Roman"/>
                <w:color w:val="000000"/>
              </w:rPr>
              <w:footnoteReference w:id="3"/>
            </w:r>
          </w:p>
        </w:tc>
      </w:tr>
      <w:tr w:rsidR="002D6391" w:rsidRPr="00071ED8" w14:paraId="66415BA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76351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9F22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C29F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3F57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D1AF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71ED8" w14:paraId="2007590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6570E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6AD2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E38D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7715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4CDC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71ED8" w14:paraId="2C8773A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0616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D574C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EA1C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C1502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D6BA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71ED8" w14:paraId="5CA337E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DB2C6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704A9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A7BF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A1946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7520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71ED8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</w:tbl>
    <w:p w14:paraId="7CA56752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</w:p>
    <w:p w14:paraId="7079A807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8865" w:type="dxa"/>
        <w:tblInd w:w="93" w:type="dxa"/>
        <w:tblLook w:val="04A0" w:firstRow="1" w:lastRow="0" w:firstColumn="1" w:lastColumn="0" w:noHBand="0" w:noVBand="1"/>
      </w:tblPr>
      <w:tblGrid>
        <w:gridCol w:w="4280"/>
        <w:gridCol w:w="1146"/>
        <w:gridCol w:w="1146"/>
        <w:gridCol w:w="1147"/>
        <w:gridCol w:w="1146"/>
      </w:tblGrid>
      <w:tr w:rsidR="002D6391" w:rsidRPr="000B29B2" w14:paraId="41AE6B4B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062FFC79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lastRenderedPageBreak/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79F55F0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b/>
                <w:bCs/>
                <w:color w:val="000000"/>
              </w:rPr>
              <w:t>Hansen 2000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54BB5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0B3019">
              <w:rPr>
                <w:rFonts w:ascii="Times New Roman" w:hAnsi="Times New Roman" w:cs="Times New Roman"/>
                <w:b/>
                <w:bCs/>
                <w:color w:val="000000"/>
              </w:rPr>
              <w:t>Hasebe</w:t>
            </w:r>
            <w:proofErr w:type="spellEnd"/>
            <w:r w:rsidRPr="000B3019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5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470C3A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b/>
                <w:bCs/>
                <w:color w:val="000000"/>
              </w:rPr>
              <w:t>Hwang 2012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050F940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0B3019">
              <w:rPr>
                <w:rFonts w:ascii="Times New Roman" w:hAnsi="Times New Roman" w:cs="Times New Roman"/>
                <w:b/>
                <w:bCs/>
                <w:color w:val="000000"/>
              </w:rPr>
              <w:t>Jarman</w:t>
            </w:r>
            <w:proofErr w:type="spellEnd"/>
            <w:r w:rsidRPr="000B3019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8</w:t>
            </w:r>
          </w:p>
        </w:tc>
      </w:tr>
      <w:tr w:rsidR="002D6391" w:rsidRPr="000B29B2" w14:paraId="4AFB49C3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6F02A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4865E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954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67A0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739A8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64FB85E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9A43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CD5C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10FA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4BD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B8936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D1AC76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4D8EB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8F67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43A5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E6F1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8EFF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5A77D59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615B4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7222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64C4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9CB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E5AA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2C59082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AC87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F974A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D8C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596D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A7BF0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BA72C4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A7D02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BAA27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6DED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CF6F0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E3AE6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6DEE3A5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5A0E0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9473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EAC1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C489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29B41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796501A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0AB4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F7283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CDCD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157F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8FFA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4DC932C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E8A1D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everybody included who should have 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557F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0CB2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22870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1EB3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7A8AB68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E1D64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exposur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A4D0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A259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0EB1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7DE5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6ED800F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8647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829E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6C98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EAB6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209A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5DADD1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AB6C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33BE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CC7C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9217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E5D2F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2B353FC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609E4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4412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5A7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71E4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0C5E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567749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BAD39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142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1EC3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9003E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35D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187EC5E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F90E0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95D60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1106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01A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06E2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3FE113E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7B12F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92BA8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BE85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C92F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EED4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14F6908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4983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Has a reliable system been established for detecting all the cases (for measuring 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0FA0D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B0AF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FF6C0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1513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0B29B2" w14:paraId="656F88A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3CFE1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ACB1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E482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4259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1F4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9FAA38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95EE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9C8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FBDD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C374E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69269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5658CD1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F8997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2E5E1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D6C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A7C91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B264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072115F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C1780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74C2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A0A42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5F99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4904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6F5CE1E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49AD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C427F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3DA84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DE0E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98C0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0B29B2" w14:paraId="2F02EF5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2FEC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625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D341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FAB4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B059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55113DE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4A2E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9C6D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E00E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616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98C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0B29B2" w14:paraId="3AEFCD1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0DAD4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7BFE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6A907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4BC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319A0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3019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</w:tbl>
    <w:p w14:paraId="1C9C12E6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</w:p>
    <w:p w14:paraId="2A8DBABA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8865" w:type="dxa"/>
        <w:tblInd w:w="93" w:type="dxa"/>
        <w:tblLook w:val="04A0" w:firstRow="1" w:lastRow="0" w:firstColumn="1" w:lastColumn="0" w:noHBand="0" w:noVBand="1"/>
      </w:tblPr>
      <w:tblGrid>
        <w:gridCol w:w="4280"/>
        <w:gridCol w:w="1146"/>
        <w:gridCol w:w="1146"/>
        <w:gridCol w:w="1147"/>
        <w:gridCol w:w="1146"/>
      </w:tblGrid>
      <w:tr w:rsidR="002D6391" w:rsidRPr="00AF0736" w14:paraId="6E1421A2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A413BC0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39E07D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Kollias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1997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709FD42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Kollias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1999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3E9B424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Lundin 2006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654A4A6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Quintyne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13</w:t>
            </w:r>
          </w:p>
        </w:tc>
      </w:tr>
      <w:tr w:rsidR="002D6391" w:rsidRPr="00AF0736" w14:paraId="549BD582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B3F1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90E75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8E4F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43C6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D49F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0BADF85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AC66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A1FA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D396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F5E2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B300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7A7F7FD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D419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699D0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A4D0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2A72B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EC60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279B665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9172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DA134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34C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BFC4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495DA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7074BB2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B16C00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88FA6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B9A1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409B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4F69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0F5A326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D694B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FD38C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86F5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54C4F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4CF1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59C6859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D3D7E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3CBF9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F2C9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E9F2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C96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5999106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FFCAA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DFF2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21B2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8E33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288D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6C4BA6E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706E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 xml:space="preserve">Was everybody included who should have </w:t>
            </w: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08A5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lastRenderedPageBreak/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7C47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9883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B5E4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0672374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EA3E4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Was the exposur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22FA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BF57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A576A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C4DD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751173F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EF54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4B33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CC3B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DF35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0C331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1AFD139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BA14E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7F2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EBEB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73E6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10F8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412CB7B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5837C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2210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9386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55F7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C643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01670CB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8FDFDC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BDD9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13F5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73FF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D1D3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63F22A3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FAFB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57E5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2B9F2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557B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2B1F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3F820FB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9955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3B20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28F7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5990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0D47A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368D873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A258C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Has a reliable system been established for detecting all the cases (for measuring 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43D4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1ECFB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4596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7ADA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0A287E8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9B8AC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EA14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F333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5D4EF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BA0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52A44F3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AA60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15CF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7A56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1331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0D41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7913EB5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EDB6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4A92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A451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C949D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37A3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251A134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84957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2554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6DD03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8D45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821E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15C7A63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3767E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5B3D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91008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DB7C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EF48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6F0D39B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40C7F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44918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0658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3B26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FE26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3329841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6D344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7C0E4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C2B8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5FD32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486F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263C2A6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E786B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lastRenderedPageBreak/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E94E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47C8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A098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B782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</w:tbl>
    <w:p w14:paraId="6D34B0C0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8865" w:type="dxa"/>
        <w:tblInd w:w="93" w:type="dxa"/>
        <w:tblLook w:val="04A0" w:firstRow="1" w:lastRow="0" w:firstColumn="1" w:lastColumn="0" w:noHBand="0" w:noVBand="1"/>
      </w:tblPr>
      <w:tblGrid>
        <w:gridCol w:w="4280"/>
        <w:gridCol w:w="1146"/>
        <w:gridCol w:w="1146"/>
        <w:gridCol w:w="1147"/>
        <w:gridCol w:w="1146"/>
      </w:tblGrid>
      <w:tr w:rsidR="002D6391" w:rsidRPr="00AF0736" w14:paraId="6B6C3611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96D9A15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lastRenderedPageBreak/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CBCD38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Rakha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14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30A8E0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Sauerbrei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1997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6F647D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Sidoni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4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012E61D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>Suen</w:t>
            </w:r>
            <w:proofErr w:type="spellEnd"/>
            <w:r w:rsidRPr="00AF0736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6</w:t>
            </w:r>
          </w:p>
        </w:tc>
      </w:tr>
      <w:tr w:rsidR="002D6391" w:rsidRPr="00AF0736" w14:paraId="631DB96C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31686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3EAB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07F1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884E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03D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5D49343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F526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82D8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7692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FA30E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39E3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12BEB9F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5F1F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0302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3199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960C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3025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3F4412D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0650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0E83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9F0B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5512D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0CB4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238F994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412C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A1577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5AE7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338E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B447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1926D47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7E3C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B135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2426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A5A0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CE55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71E9D2A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1598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485C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C24A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77FA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884C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43CCF7D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42CA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1315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7FE04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BEAD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C4AC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25FEA78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4C4374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everybody included who should have 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47EE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51B8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D686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AFBE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45AAB90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6CF0DC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exposur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0EF1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1A7B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BE73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199E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40BC101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8B6F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07D9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E215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184C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0C54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11FD497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C285D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5857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ED3F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6967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7A7C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23655CD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7A2C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CD9F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3274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7D33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6F142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71473E8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A64AF8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6B06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B6FD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E499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A38F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74A5DD7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6BE1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7A5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44AC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67B3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166E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2900849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2F3DB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F2A3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E425B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871F1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F9D4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215DBA1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EB03ED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Has a reliable system been established for detecting all the cases (for measuring 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24CA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2727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D04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04773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193C03F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B9DB87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7A09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86C7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75E02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4361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7DEFB8F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130D0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A6EB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26ED9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75F57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71C9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623FD6F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706AF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861A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659A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D9E80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7539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AF0736" w14:paraId="2F68D01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7E57B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9B684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FCB91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5C23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093CA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AF0736" w14:paraId="7045CA0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42B78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4730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CFA7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10F1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D46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4D4777C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5205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5F4A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6B49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A87C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97D15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6A9A862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A364D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2063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5F29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8F0C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B208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AF0736" w14:paraId="49F0E27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A1E40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7560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CA0D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31E7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4843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AF0736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</w:tbl>
    <w:p w14:paraId="392C9059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</w:p>
    <w:p w14:paraId="7DAA8B1B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8865" w:type="dxa"/>
        <w:tblInd w:w="93" w:type="dxa"/>
        <w:tblLook w:val="04A0" w:firstRow="1" w:lastRow="0" w:firstColumn="1" w:lastColumn="0" w:noHBand="0" w:noVBand="1"/>
      </w:tblPr>
      <w:tblGrid>
        <w:gridCol w:w="4261"/>
        <w:gridCol w:w="1171"/>
        <w:gridCol w:w="1145"/>
        <w:gridCol w:w="1144"/>
        <w:gridCol w:w="1144"/>
      </w:tblGrid>
      <w:tr w:rsidR="002D6391" w:rsidRPr="00CA0C31" w14:paraId="524EE318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2A796C7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lastRenderedPageBreak/>
              <w:t> 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42500F7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>Sundquist</w:t>
            </w:r>
            <w:proofErr w:type="spellEnd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1999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146DDA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>Wishart</w:t>
            </w:r>
            <w:proofErr w:type="spellEnd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08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55537A7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>Rejali</w:t>
            </w:r>
            <w:proofErr w:type="spellEnd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15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D966" w:themeFill="accent4" w:themeFillTint="99"/>
            <w:vAlign w:val="center"/>
            <w:hideMark/>
          </w:tcPr>
          <w:p w14:paraId="7E8F161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proofErr w:type="spellStart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>Winzer</w:t>
            </w:r>
            <w:proofErr w:type="spellEnd"/>
            <w:r w:rsidRPr="00CA0C31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2016</w:t>
            </w:r>
          </w:p>
        </w:tc>
      </w:tr>
      <w:tr w:rsidR="002D6391" w:rsidRPr="00CA0C31" w14:paraId="3EB15581" w14:textId="77777777" w:rsidTr="00C51B24">
        <w:tc>
          <w:tcPr>
            <w:tcW w:w="4280" w:type="dxa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AE3D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study address a clearly focused issue?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46E7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E117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0B3F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5956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10521DE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29FB7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population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120F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7B16B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3935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9670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3936F0B4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2271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risk factors studi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B3A1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8273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5373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3B80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3AA441B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D0A47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terms of the outcomes considered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FF3F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E86E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AD6E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E2A36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5B943D7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A27B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s it clear whether the study tried to detect a beneficial or harmful effec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2FC6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9386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6C55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CFA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1DFCC6BE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82845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cruited in an acceptable way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FDD7E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1786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541C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8CC2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63F9E858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6120F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cohort representative of a defined population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9B56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2552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91C9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BD1B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7E4B206B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36A0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re something special about the cohor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6BA1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E361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DBE2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41DE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45F76CBF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7A75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everybody included who should have been included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BF28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A4D04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82C4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28A2B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547F6DF3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3B78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exposur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55FB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67C0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0CC0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FAD7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50C5CBE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9DF71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DB59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B220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35B37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2FAA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7A4FBB85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B44F6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1837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DF80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0DF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A3D5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44B4C72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9CEC2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all the subjects classified into exposure groups using the same procedure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DDC29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FEE9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0930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5901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0EFFF216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49CB82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outcome accurately measured to minimise bia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122F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7A81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92B7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5404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16C7993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6E700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y use objective measurements? (No if subjective.)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8968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3CDB3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7344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C6E7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0A383AA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C8FDF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the measurements truly reflect what you want them to (have they been validated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3811C9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0F399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204F9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9F42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5A83D80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F2B9B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Has a reliable system been established for detecting all the cases (for measuring disease occurrence)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89FD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95BC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2C0F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820EF0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CA0C31" w14:paraId="20D72931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3E315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lastRenderedPageBreak/>
              <w:t>Were the measurement methods similar in the different group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B623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48E2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F7A9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FB532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4B78BAE9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3F11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ere the subjects and/or the outcome assessor blinded to exposure (does this matter)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5440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02C7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7B71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7B49C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</w:tr>
      <w:tr w:rsidR="002D6391" w:rsidRPr="00CA0C31" w14:paraId="189193E0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74865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complete enough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13D0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F3CF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1A5A4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C785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7CFB68BA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2ABED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Was the follow up of subjects long enough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A7BB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9D6EE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D7370F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8290A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5CBCC352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DB0C3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id the good or bad effects have had long enough to reveal themselves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3192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08F81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2234B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C35E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</w:tr>
      <w:tr w:rsidR="002D6391" w:rsidRPr="00CA0C31" w14:paraId="6F9688F7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E09EA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Do you think the persons that are lost to follow-up had different outcomes than those available for assessment?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EF29C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293F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3D21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  <w:tc>
          <w:tcPr>
            <w:tcW w:w="114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0526B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74AEE3FD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17179" w14:textId="77777777" w:rsidR="002D6391" w:rsidRPr="000B29B2" w:rsidRDefault="002D6391" w:rsidP="00C51B24">
            <w:pPr>
              <w:spacing w:after="0" w:line="240" w:lineRule="auto"/>
              <w:ind w:left="191"/>
              <w:rPr>
                <w:rFonts w:ascii="Times New Roman" w:eastAsia="Times New Roman" w:hAnsi="Times New Roman" w:cs="Times New Roman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lang w:eastAsia="en-GB"/>
              </w:rPr>
              <w:t>In an open or dynamic cohort, was there anything special about the outcome of the people leaving, or the exposure of the people entering the cohort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B380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03A61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2C880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B9137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  <w:tr w:rsidR="002D6391" w:rsidRPr="00CA0C31" w14:paraId="7DF4A27C" w14:textId="77777777" w:rsidTr="00C51B24">
        <w:tc>
          <w:tcPr>
            <w:tcW w:w="428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D483C" w14:textId="77777777" w:rsidR="002D6391" w:rsidRPr="000B29B2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0B29B2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Do you believe the results?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791238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CC1E5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70F9D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1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CEADF6" w14:textId="77777777" w:rsidR="002D6391" w:rsidRPr="000B29B2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CA0C31">
              <w:rPr>
                <w:rFonts w:ascii="Times New Roman" w:hAnsi="Times New Roman" w:cs="Times New Roman"/>
                <w:color w:val="000000"/>
              </w:rPr>
              <w:t>Can't tell</w:t>
            </w:r>
          </w:p>
        </w:tc>
      </w:tr>
    </w:tbl>
    <w:p w14:paraId="2D0A7372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4FBB4C2" w14:textId="77777777" w:rsidR="002D6391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5F9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CE5F90"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Data extraction procedures</w:t>
      </w:r>
    </w:p>
    <w:p w14:paraId="47522FDF" w14:textId="77777777" w:rsidR="002D6391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035D19" w14:textId="77777777" w:rsidR="002D6391" w:rsidRPr="00222DFA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22DFA">
        <w:rPr>
          <w:rFonts w:ascii="Times New Roman" w:hAnsi="Times New Roman" w:cs="Times New Roman"/>
          <w:b/>
          <w:sz w:val="24"/>
          <w:szCs w:val="24"/>
        </w:rPr>
        <w:t>Extraction of data from survival plots</w:t>
      </w:r>
    </w:p>
    <w:p w14:paraId="17174ED1" w14:textId="7ECC1742" w:rsidR="002D6391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rstly,</w:t>
      </w:r>
      <w:r w:rsidRPr="00E5124E">
        <w:rPr>
          <w:rFonts w:ascii="Times New Roman" w:hAnsi="Times New Roman" w:cs="Times New Roman"/>
          <w:sz w:val="24"/>
          <w:szCs w:val="24"/>
        </w:rPr>
        <w:t xml:space="preserve"> the graphs were magnified; the survival axis on the graphs were scaled such that </w:t>
      </w:r>
      <w:r>
        <w:rPr>
          <w:rFonts w:ascii="Times New Roman" w:hAnsi="Times New Roman" w:cs="Times New Roman"/>
          <w:sz w:val="24"/>
          <w:szCs w:val="24"/>
        </w:rPr>
        <w:t>one</w:t>
      </w:r>
      <w:r w:rsidRPr="00E5124E">
        <w:rPr>
          <w:rFonts w:ascii="Times New Roman" w:hAnsi="Times New Roman" w:cs="Times New Roman"/>
          <w:sz w:val="24"/>
          <w:szCs w:val="24"/>
        </w:rPr>
        <w:t xml:space="preserve"> centimetre represented 10% overall survival; the decile of survivors was then read from the graph for each year (from year-one to year –ten); these data on decile of survivors per year recorded in a two-by-two matrix; the distance from the origin of the graph was measured for every year for every NPI group and converted to the percentage surviving each year (assuming </w:t>
      </w:r>
      <w:r>
        <w:rPr>
          <w:rFonts w:ascii="Times New Roman" w:hAnsi="Times New Roman" w:cs="Times New Roman"/>
          <w:sz w:val="24"/>
          <w:szCs w:val="24"/>
        </w:rPr>
        <w:t xml:space="preserve">one </w:t>
      </w:r>
      <w:r w:rsidRPr="00E5124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entimetre</w:t>
      </w:r>
      <w:r w:rsidRPr="00E5124E">
        <w:rPr>
          <w:rFonts w:ascii="Times New Roman" w:hAnsi="Times New Roman" w:cs="Times New Roman"/>
          <w:sz w:val="24"/>
          <w:szCs w:val="24"/>
        </w:rPr>
        <w:t xml:space="preserve"> = 10% overall survival). </w:t>
      </w:r>
    </w:p>
    <w:p w14:paraId="74376D62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D6C310E" w14:textId="77777777" w:rsidR="002D6391" w:rsidRDefault="002D6391" w:rsidP="002D6391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9349150" w14:textId="77777777" w:rsidR="002D6391" w:rsidRDefault="002D6391" w:rsidP="002D63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14:paraId="00B7791E" w14:textId="39169023" w:rsidR="002D6391" w:rsidRDefault="002D6391" w:rsidP="002D63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97C15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r w:rsidR="008D065D">
        <w:rPr>
          <w:rFonts w:ascii="Times New Roman" w:hAnsi="Times New Roman" w:cs="Times New Roman"/>
          <w:b/>
          <w:sz w:val="24"/>
          <w:szCs w:val="24"/>
        </w:rPr>
        <w:t>5</w:t>
      </w:r>
      <w:r w:rsidRPr="00B97C15">
        <w:rPr>
          <w:rFonts w:ascii="Times New Roman" w:hAnsi="Times New Roman" w:cs="Times New Roman"/>
          <w:b/>
          <w:sz w:val="24"/>
          <w:szCs w:val="24"/>
        </w:rPr>
        <w:t>:</w:t>
      </w:r>
      <w:r w:rsidRPr="00B97C15">
        <w:rPr>
          <w:rFonts w:ascii="Times New Roman" w:hAnsi="Times New Roman" w:cs="Times New Roman"/>
          <w:sz w:val="24"/>
          <w:szCs w:val="24"/>
        </w:rPr>
        <w:t xml:space="preserve"> </w:t>
      </w:r>
      <w:r w:rsidRPr="00F5005C">
        <w:rPr>
          <w:rFonts w:ascii="Times New Roman" w:hAnsi="Times New Roman" w:cs="Times New Roman"/>
          <w:sz w:val="24"/>
          <w:szCs w:val="24"/>
        </w:rPr>
        <w:t>Reported five and ten-year survival per study dataset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3543"/>
        <w:gridCol w:w="3544"/>
        <w:gridCol w:w="3733"/>
        <w:gridCol w:w="3354"/>
      </w:tblGrid>
      <w:tr w:rsidR="002D6391" w:rsidRPr="00DB0AE0" w14:paraId="6947356A" w14:textId="77777777" w:rsidTr="00C51B24">
        <w:trPr>
          <w:trHeight w:val="402"/>
        </w:trPr>
        <w:tc>
          <w:tcPr>
            <w:tcW w:w="3817" w:type="pct"/>
            <w:gridSpan w:val="3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60497A"/>
            <w:noWrap/>
            <w:vAlign w:val="center"/>
            <w:hideMark/>
          </w:tcPr>
          <w:p w14:paraId="19AE1937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  <w:lang w:eastAsia="en-GB"/>
              </w:rPr>
              <w:t>5 and 10-year survival in each dataset</w:t>
            </w:r>
          </w:p>
        </w:tc>
        <w:tc>
          <w:tcPr>
            <w:tcW w:w="1183" w:type="pct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60497A"/>
            <w:noWrap/>
            <w:vAlign w:val="center"/>
            <w:hideMark/>
          </w:tcPr>
          <w:p w14:paraId="470A17FE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FFFFFF"/>
                <w:sz w:val="24"/>
                <w:szCs w:val="24"/>
                <w:lang w:eastAsia="en-GB"/>
              </w:rPr>
              <w:t> </w:t>
            </w:r>
          </w:p>
        </w:tc>
      </w:tr>
      <w:tr w:rsidR="002D6391" w:rsidRPr="00DB0AE0" w14:paraId="2D175A08" w14:textId="77777777" w:rsidTr="00C51B24">
        <w:trPr>
          <w:trHeight w:val="569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9064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Dataset Source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D2219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5-year survival (%)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065D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10-year survival </w:t>
            </w:r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(%)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2EDE6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Number in group</w:t>
            </w:r>
          </w:p>
        </w:tc>
      </w:tr>
      <w:tr w:rsidR="002D6391" w:rsidRPr="00DB0AE0" w14:paraId="31EF2E91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73E5B05B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Galea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1992 (UK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4DAB8FE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49BBE8F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48E5C62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2848DE95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A4233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A69F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2.54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098A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3.16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5D09A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70</w:t>
            </w:r>
          </w:p>
        </w:tc>
      </w:tr>
      <w:tr w:rsidR="002D6391" w:rsidRPr="00DB0AE0" w14:paraId="2EB7B144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8FBE78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AA7E2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0.94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75BF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1.87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70354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79</w:t>
            </w:r>
          </w:p>
        </w:tc>
      </w:tr>
      <w:tr w:rsidR="002D6391" w:rsidRPr="00DB0AE0" w14:paraId="4A71D854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84F73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CCF2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4.56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33BD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3.52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6AB36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80</w:t>
            </w:r>
          </w:p>
        </w:tc>
      </w:tr>
      <w:tr w:rsidR="002D6391" w:rsidRPr="00DB0AE0" w14:paraId="5FCA7423" w14:textId="77777777" w:rsidTr="00C51B24">
        <w:trPr>
          <w:trHeight w:val="402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B1A0C7"/>
            <w:vAlign w:val="center"/>
            <w:hideMark/>
          </w:tcPr>
          <w:p w14:paraId="0C84DACC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Balslev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1994 (Denmark)</w:t>
            </w:r>
          </w:p>
        </w:tc>
      </w:tr>
      <w:tr w:rsidR="002D6391" w:rsidRPr="00DB0AE0" w14:paraId="05793712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64D1C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928AD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1.53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A584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9.05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99770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494</w:t>
            </w:r>
          </w:p>
        </w:tc>
      </w:tr>
      <w:tr w:rsidR="002D6391" w:rsidRPr="00DB0AE0" w14:paraId="51176800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425EFF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30B9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5.02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181F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6.01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83CB3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245</w:t>
            </w:r>
          </w:p>
        </w:tc>
      </w:tr>
      <w:tr w:rsidR="002D6391" w:rsidRPr="00DB0AE0" w14:paraId="001F82CC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DA73D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57D7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7.94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B21C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4.47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3CEB6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410</w:t>
            </w:r>
          </w:p>
        </w:tc>
      </w:tr>
      <w:tr w:rsidR="002D6391" w:rsidRPr="00DB0AE0" w14:paraId="402B281D" w14:textId="77777777" w:rsidTr="00C51B24">
        <w:trPr>
          <w:trHeight w:val="402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B1A0C7"/>
            <w:vAlign w:val="center"/>
            <w:hideMark/>
          </w:tcPr>
          <w:p w14:paraId="399264A0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Hansen 2000 (Denmark)</w:t>
            </w:r>
          </w:p>
        </w:tc>
      </w:tr>
      <w:tr w:rsidR="002D6391" w:rsidRPr="00DB0AE0" w14:paraId="6857DE7C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EC025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E1C9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97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6B9BD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5.89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45FF1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63</w:t>
            </w:r>
          </w:p>
        </w:tc>
      </w:tr>
      <w:tr w:rsidR="002D6391" w:rsidRPr="00DB0AE0" w14:paraId="3F54D628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FF1FAE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F078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7.51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01A5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3.1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80193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50</w:t>
            </w:r>
          </w:p>
        </w:tc>
      </w:tr>
      <w:tr w:rsidR="002D6391" w:rsidRPr="00DB0AE0" w14:paraId="3EB653FA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8A1AF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F98A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4.13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035F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9.02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42B212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22</w:t>
            </w:r>
          </w:p>
        </w:tc>
      </w:tr>
      <w:tr w:rsidR="002D6391" w:rsidRPr="00DB0AE0" w14:paraId="370F3ED9" w14:textId="77777777" w:rsidTr="00C51B24">
        <w:trPr>
          <w:trHeight w:val="402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73C065D3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D'Eredita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01 (Italy)</w:t>
            </w:r>
          </w:p>
        </w:tc>
      </w:tr>
      <w:tr w:rsidR="002D6391" w:rsidRPr="00DB0AE0" w14:paraId="445D42DC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AD396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409A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4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2C4D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6.49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36A4C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10</w:t>
            </w:r>
          </w:p>
        </w:tc>
      </w:tr>
      <w:tr w:rsidR="002D6391" w:rsidRPr="00DB0AE0" w14:paraId="2A4CC06C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ACB76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C4A0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6.38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0D86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9.85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B4D9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8</w:t>
            </w:r>
          </w:p>
        </w:tc>
      </w:tr>
      <w:tr w:rsidR="002D6391" w:rsidRPr="00DB0AE0" w14:paraId="192168FE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EC0E8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B5DA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8.96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55DB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9.58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E8DAD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4</w:t>
            </w:r>
          </w:p>
        </w:tc>
      </w:tr>
      <w:tr w:rsidR="002D6391" w:rsidRPr="00DB0AE0" w14:paraId="122669E0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31C592F2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idoni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04 (Italy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03A30A0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20C3BC2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101509D2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4A3A3F11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86CC5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1BCD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2.59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5BCC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5.19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C7D4C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7</w:t>
            </w:r>
          </w:p>
        </w:tc>
      </w:tr>
      <w:tr w:rsidR="002D6391" w:rsidRPr="00DB0AE0" w14:paraId="455DA90C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23D2D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41C49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5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E7A4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0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4648A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9</w:t>
            </w:r>
          </w:p>
        </w:tc>
      </w:tr>
      <w:tr w:rsidR="002D6391" w:rsidRPr="00DB0AE0" w14:paraId="211C568E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B19A9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43C3D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5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7D3D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0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55C2B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6</w:t>
            </w:r>
          </w:p>
        </w:tc>
      </w:tr>
      <w:tr w:rsidR="002D6391" w:rsidRPr="00DB0AE0" w14:paraId="16446E0A" w14:textId="77777777" w:rsidTr="00C51B24">
        <w:trPr>
          <w:trHeight w:val="402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57313829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Callagy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06 (Canada)</w:t>
            </w:r>
          </w:p>
        </w:tc>
      </w:tr>
      <w:tr w:rsidR="002D6391" w:rsidRPr="00DB0AE0" w14:paraId="4E55991B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E33BF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4167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8.24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F3C5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3.53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EA65F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4</w:t>
            </w:r>
          </w:p>
        </w:tc>
      </w:tr>
      <w:tr w:rsidR="002D6391" w:rsidRPr="00DB0AE0" w14:paraId="70CCF8AB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F7062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735B2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7.12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3BC3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8.05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7651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36</w:t>
            </w:r>
          </w:p>
        </w:tc>
      </w:tr>
      <w:tr w:rsidR="002D6391" w:rsidRPr="00DB0AE0" w14:paraId="0DD0231A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C9A82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00D6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6.45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DCC6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7.98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587D6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87</w:t>
            </w:r>
          </w:p>
        </w:tc>
      </w:tr>
      <w:tr w:rsidR="002D6391" w:rsidRPr="00DB0AE0" w14:paraId="07FE0BE8" w14:textId="77777777" w:rsidTr="00C51B24">
        <w:trPr>
          <w:trHeight w:val="402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B1A0C7"/>
            <w:vAlign w:val="center"/>
            <w:hideMark/>
          </w:tcPr>
          <w:p w14:paraId="04DF5CF6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uen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06 (Hong Kong)</w:t>
            </w:r>
          </w:p>
        </w:tc>
      </w:tr>
      <w:tr w:rsidR="002D6391" w:rsidRPr="00DB0AE0" w14:paraId="5448312B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B8226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5CAE7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1.25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EE49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3BC3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2</w:t>
            </w:r>
          </w:p>
        </w:tc>
      </w:tr>
      <w:tr w:rsidR="002D6391" w:rsidRPr="00DB0AE0" w14:paraId="78A8538D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31862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B58A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1.63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2575B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21759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7</w:t>
            </w:r>
          </w:p>
        </w:tc>
      </w:tr>
      <w:tr w:rsidR="002D6391" w:rsidRPr="00DB0AE0" w14:paraId="441F20E8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9A4F8A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EA632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3.85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9EEE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7E44B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2</w:t>
            </w:r>
          </w:p>
        </w:tc>
      </w:tr>
      <w:tr w:rsidR="002D6391" w:rsidRPr="00DB0AE0" w14:paraId="5878F783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6FD636BB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Jarman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08 (UK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07FE84E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4A3CFA7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206186B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03A58E97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BC33CF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C502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77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C0512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9B44A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01</w:t>
            </w:r>
          </w:p>
        </w:tc>
      </w:tr>
      <w:tr w:rsidR="002D6391" w:rsidRPr="00DB0AE0" w14:paraId="733B0FF5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5BFB1F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BD739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3.21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7F21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E0702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31</w:t>
            </w:r>
          </w:p>
        </w:tc>
      </w:tr>
      <w:tr w:rsidR="002D6391" w:rsidRPr="00DB0AE0" w14:paraId="1C8F4A82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02603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F0C3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0.74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25877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CB552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7</w:t>
            </w:r>
          </w:p>
        </w:tc>
      </w:tr>
      <w:tr w:rsidR="002D6391" w:rsidRPr="00DB0AE0" w14:paraId="08F193BC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402A28AE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Wishart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08 (UK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2C6771A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1780EB3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47CC700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220EF4B3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BD3DB5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51B4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4.05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233F9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4A64E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765</w:t>
            </w:r>
          </w:p>
        </w:tc>
      </w:tr>
      <w:tr w:rsidR="002D6391" w:rsidRPr="00DB0AE0" w14:paraId="0CADCDD6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E42A2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EFEE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5.11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559F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B8B96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820</w:t>
            </w:r>
          </w:p>
        </w:tc>
      </w:tr>
      <w:tr w:rsidR="002D6391" w:rsidRPr="00DB0AE0" w14:paraId="713A570A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E324F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CB09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8.01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EFA3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42797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12</w:t>
            </w:r>
          </w:p>
        </w:tc>
      </w:tr>
      <w:tr w:rsidR="002D6391" w:rsidRPr="00DB0AE0" w14:paraId="78AD718D" w14:textId="77777777" w:rsidTr="00C51B24">
        <w:trPr>
          <w:trHeight w:val="402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B1A0C7"/>
            <w:vAlign w:val="center"/>
            <w:hideMark/>
          </w:tcPr>
          <w:p w14:paraId="662A1D28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Blamey 2010 (10 EU countries)</w:t>
            </w:r>
          </w:p>
        </w:tc>
      </w:tr>
      <w:tr w:rsidR="002D6391" w:rsidRPr="00DB0AE0" w14:paraId="53D3F226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A2F40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37C0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17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8C5F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0.12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B091B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28</w:t>
            </w:r>
          </w:p>
        </w:tc>
      </w:tr>
      <w:tr w:rsidR="002D6391" w:rsidRPr="00DB0AE0" w14:paraId="6CA24CB9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D8AA1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BE86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8.31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CF8DC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7.4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80289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235</w:t>
            </w:r>
          </w:p>
        </w:tc>
      </w:tr>
      <w:tr w:rsidR="002D6391" w:rsidRPr="00DB0AE0" w14:paraId="619203C3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63890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4C0C2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7.74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3A12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0.42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3A245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183</w:t>
            </w:r>
          </w:p>
        </w:tc>
      </w:tr>
      <w:tr w:rsidR="002D6391" w:rsidRPr="00DB0AE0" w14:paraId="063AA983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39A732F8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Allgood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11 (UK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5E5B39D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6CC706E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2A61D52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3EEE0997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5BB7E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68D6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B0D2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8.86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D419C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855</w:t>
            </w:r>
          </w:p>
        </w:tc>
      </w:tr>
      <w:tr w:rsidR="002D6391" w:rsidRPr="00DB0AE0" w14:paraId="1AAF7403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2A9F7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6F46D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D8558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9.93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F12F4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746</w:t>
            </w:r>
          </w:p>
        </w:tc>
      </w:tr>
      <w:tr w:rsidR="002D6391" w:rsidRPr="00DB0AE0" w14:paraId="67A5BC76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0259ED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40B3D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E5124E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FF14E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7.11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19322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487</w:t>
            </w:r>
          </w:p>
        </w:tc>
      </w:tr>
      <w:tr w:rsidR="002D6391" w:rsidRPr="00DB0AE0" w14:paraId="1AAA21A2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5C3BE0D8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Bundred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13 (UK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002DA07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7172324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44FF8BF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33F13C1C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90A96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7E1F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8.97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240FB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62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7C345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88</w:t>
            </w:r>
          </w:p>
        </w:tc>
      </w:tr>
      <w:tr w:rsidR="002D6391" w:rsidRPr="00DB0AE0" w14:paraId="1D2D3EE0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9BC8BA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0572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1.61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BFC8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3.45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A3E24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15</w:t>
            </w:r>
          </w:p>
        </w:tc>
      </w:tr>
      <w:tr w:rsidR="002D6391" w:rsidRPr="00DB0AE0" w14:paraId="7AFBEEEA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D1D2DE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3710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6.74</w:t>
            </w:r>
          </w:p>
        </w:tc>
        <w:tc>
          <w:tcPr>
            <w:tcW w:w="1317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64066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0.7</w:t>
            </w:r>
          </w:p>
        </w:tc>
        <w:tc>
          <w:tcPr>
            <w:tcW w:w="1183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56E78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5</w:t>
            </w:r>
          </w:p>
        </w:tc>
      </w:tr>
      <w:tr w:rsidR="002D6391" w:rsidRPr="00DB0AE0" w14:paraId="3135230A" w14:textId="77777777" w:rsidTr="00C51B24">
        <w:trPr>
          <w:trHeight w:val="402"/>
        </w:trPr>
        <w:tc>
          <w:tcPr>
            <w:tcW w:w="1250" w:type="pct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73AFD6D6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Fong 2015 (UK)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3BD1B9B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77CD8F2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23F96219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10BA0154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DF4D2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135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3.04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12F3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5.5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8D7B2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59</w:t>
            </w:r>
          </w:p>
        </w:tc>
      </w:tr>
      <w:tr w:rsidR="002D6391" w:rsidRPr="00DB0AE0" w14:paraId="04657C56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1A08C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8FB1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6.75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49DB4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6.31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72FD21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36</w:t>
            </w:r>
          </w:p>
        </w:tc>
      </w:tr>
      <w:tr w:rsidR="002D6391" w:rsidRPr="00DB0AE0" w14:paraId="1F36FDD1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F9C33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829C5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3.55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72AD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9.74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E3E78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51</w:t>
            </w:r>
          </w:p>
        </w:tc>
      </w:tr>
      <w:tr w:rsidR="002D6391" w:rsidRPr="00DB0AE0" w14:paraId="1E27B969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1BB3FC7E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proofErr w:type="spellStart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Rejali</w:t>
            </w:r>
            <w:proofErr w:type="spellEnd"/>
            <w:r w:rsidRPr="00DB0AE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2015 (Iran)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62EA35C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1A0C7"/>
            <w:vAlign w:val="center"/>
            <w:hideMark/>
          </w:tcPr>
          <w:p w14:paraId="4E1E027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B1A0C7"/>
            <w:vAlign w:val="center"/>
            <w:hideMark/>
          </w:tcPr>
          <w:p w14:paraId="70523E2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</w:tr>
      <w:tr w:rsidR="002D6391" w:rsidRPr="00DB0AE0" w14:paraId="7BD424F2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0B733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1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1195D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67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6C5BF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67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CD1CBB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0</w:t>
            </w:r>
          </w:p>
        </w:tc>
      </w:tr>
      <w:tr w:rsidR="002D6391" w:rsidRPr="00DB0AE0" w14:paraId="100EFB31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A513A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2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AD48A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2.05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B45C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3.5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9BFB93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16</w:t>
            </w:r>
          </w:p>
        </w:tc>
      </w:tr>
      <w:tr w:rsidR="002D6391" w:rsidRPr="00DB0AE0" w14:paraId="1B2015B2" w14:textId="77777777" w:rsidTr="00C51B24">
        <w:trPr>
          <w:trHeight w:val="402"/>
        </w:trPr>
        <w:tc>
          <w:tcPr>
            <w:tcW w:w="1250" w:type="pct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C7308A" w14:textId="77777777" w:rsidR="002D6391" w:rsidRPr="00DB0AE0" w:rsidRDefault="002D6391" w:rsidP="00C51B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PI 3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DD847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3.26</w:t>
            </w:r>
          </w:p>
        </w:tc>
        <w:tc>
          <w:tcPr>
            <w:tcW w:w="13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EF3D6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9.3</w:t>
            </w:r>
          </w:p>
        </w:tc>
        <w:tc>
          <w:tcPr>
            <w:tcW w:w="1183" w:type="pct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5D1CA0" w14:textId="77777777" w:rsidR="002D6391" w:rsidRPr="00DB0AE0" w:rsidRDefault="002D6391" w:rsidP="00C51B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0A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7</w:t>
            </w:r>
          </w:p>
        </w:tc>
      </w:tr>
    </w:tbl>
    <w:p w14:paraId="38ED12F9" w14:textId="77777777" w:rsidR="002D6391" w:rsidRPr="00E5124E" w:rsidRDefault="002D6391" w:rsidP="002D6391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Pr="00E5124E">
        <w:rPr>
          <w:rFonts w:ascii="Times New Roman" w:hAnsi="Times New Roman" w:cs="Times New Roman"/>
          <w:sz w:val="24"/>
          <w:szCs w:val="24"/>
        </w:rPr>
        <w:t>Studies listed in order of publication by date</w:t>
      </w:r>
    </w:p>
    <w:p w14:paraId="79FDB4F8" w14:textId="77777777" w:rsidR="002D6391" w:rsidRDefault="002D6391" w:rsidP="002D6391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E5124E">
        <w:rPr>
          <w:rFonts w:ascii="Times New Roman" w:hAnsi="Times New Roman" w:cs="Times New Roman"/>
          <w:sz w:val="24"/>
          <w:szCs w:val="24"/>
        </w:rPr>
        <w:t>N/A: means ‘not applicable’ when studies did not provide data fo</w:t>
      </w:r>
      <w:r>
        <w:rPr>
          <w:rFonts w:ascii="Times New Roman" w:hAnsi="Times New Roman" w:cs="Times New Roman"/>
          <w:sz w:val="24"/>
          <w:szCs w:val="24"/>
        </w:rPr>
        <w:t>r both 5 and 10-year survival.</w:t>
      </w:r>
    </w:p>
    <w:p w14:paraId="1514781F" w14:textId="77777777" w:rsidR="002D6391" w:rsidRDefault="002D6391" w:rsidP="002D6391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I 1 – Good Prognostic Group</w:t>
      </w:r>
    </w:p>
    <w:p w14:paraId="4D50F1A3" w14:textId="77777777" w:rsidR="002D6391" w:rsidRDefault="002D6391" w:rsidP="002D6391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I 2 – Moderate Prognostic Group</w:t>
      </w:r>
    </w:p>
    <w:p w14:paraId="7926CAC2" w14:textId="0D5577BA" w:rsidR="007E6CAD" w:rsidRPr="00C94DB6" w:rsidRDefault="002D6391" w:rsidP="00C94DB6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I 3 – Poor Prognostic Group</w:t>
      </w:r>
    </w:p>
    <w:sectPr w:rsidR="007E6CAD" w:rsidRPr="00C94DB6" w:rsidSect="00C94DB6"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198B32" w14:textId="77777777" w:rsidR="006E42C7" w:rsidRDefault="006E42C7" w:rsidP="002D6391">
      <w:pPr>
        <w:spacing w:after="0" w:line="240" w:lineRule="auto"/>
      </w:pPr>
      <w:r>
        <w:separator/>
      </w:r>
    </w:p>
  </w:endnote>
  <w:endnote w:type="continuationSeparator" w:id="0">
    <w:p w14:paraId="10EB9EFE" w14:textId="77777777" w:rsidR="006E42C7" w:rsidRDefault="006E42C7" w:rsidP="002D63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Gothic Light"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0DF73A" w14:textId="77777777" w:rsidR="006E42C7" w:rsidRDefault="006E42C7" w:rsidP="002D6391">
      <w:pPr>
        <w:spacing w:after="0" w:line="240" w:lineRule="auto"/>
      </w:pPr>
      <w:r>
        <w:separator/>
      </w:r>
    </w:p>
  </w:footnote>
  <w:footnote w:type="continuationSeparator" w:id="0">
    <w:p w14:paraId="63F119EF" w14:textId="77777777" w:rsidR="006E42C7" w:rsidRDefault="006E42C7" w:rsidP="002D6391">
      <w:pPr>
        <w:spacing w:after="0" w:line="240" w:lineRule="auto"/>
      </w:pPr>
      <w:r>
        <w:continuationSeparator/>
      </w:r>
    </w:p>
  </w:footnote>
  <w:footnote w:id="1">
    <w:p w14:paraId="6D041072" w14:textId="77777777" w:rsidR="00C51B24" w:rsidRDefault="00C51B24" w:rsidP="002D639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93E03">
        <w:t>Breast cancer was assumed a cause of death only for the women who died with know</w:t>
      </w:r>
      <w:r>
        <w:t>n</w:t>
      </w:r>
      <w:r w:rsidRPr="00293E03">
        <w:t xml:space="preserve"> metastases of their disease. Survival estimates from this study are therefore less comparable with the other studies.</w:t>
      </w:r>
    </w:p>
  </w:footnote>
  <w:footnote w:id="2">
    <w:p w14:paraId="4FF7CF23" w14:textId="77777777" w:rsidR="00C51B24" w:rsidRDefault="00C51B24" w:rsidP="002D639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93E03">
        <w:rPr>
          <w:rFonts w:cs="Times New Roman"/>
        </w:rPr>
        <w:t>Follow-up completed only by 89% of patients, but there is no reason to assume that attrition was selective in relation to outcomes.</w:t>
      </w:r>
    </w:p>
  </w:footnote>
  <w:footnote w:id="3">
    <w:p w14:paraId="70D256F1" w14:textId="77777777" w:rsidR="00C51B24" w:rsidRDefault="00C51B24" w:rsidP="002D639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93E03">
        <w:t>Follow-up period was only 2 years for the patients from NPI category 1. This is not likely to affect the results of meta-analysis, because the prognosis for this group is very good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6C0721"/>
    <w:multiLevelType w:val="hybridMultilevel"/>
    <w:tmpl w:val="71B24E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DB141FA"/>
    <w:multiLevelType w:val="hybridMultilevel"/>
    <w:tmpl w:val="B1CED18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E7A8B6BE">
      <w:start w:val="1"/>
      <w:numFmt w:val="bullet"/>
      <w:lvlText w:val=""/>
      <w:lvlJc w:val="left"/>
      <w:pPr>
        <w:ind w:left="1440" w:hanging="360"/>
      </w:pPr>
      <w:rPr>
        <w:rFonts w:ascii="Symbol" w:hAnsi="Symbol" w:hint="default"/>
      </w:rPr>
    </w:lvl>
    <w:lvl w:ilvl="2" w:tplc="3E5E1F12">
      <w:start w:val="1"/>
      <w:numFmt w:val="bullet"/>
      <w:lvlText w:val=""/>
      <w:lvlJc w:val="left"/>
      <w:pPr>
        <w:ind w:left="2160" w:hanging="180"/>
      </w:pPr>
      <w:rPr>
        <w:rFonts w:ascii="Symbol" w:hAnsi="Symbol"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35F3A9E"/>
    <w:multiLevelType w:val="hybridMultilevel"/>
    <w:tmpl w:val="032291C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652874"/>
    <w:multiLevelType w:val="hybridMultilevel"/>
    <w:tmpl w:val="2430C74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B272144"/>
    <w:multiLevelType w:val="hybridMultilevel"/>
    <w:tmpl w:val="CDBC422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3840522"/>
    <w:multiLevelType w:val="hybridMultilevel"/>
    <w:tmpl w:val="7B68EC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7A8B6BE">
      <w:start w:val="1"/>
      <w:numFmt w:val="bullet"/>
      <w:lvlText w:val=""/>
      <w:lvlJc w:val="left"/>
      <w:pPr>
        <w:ind w:left="1440" w:hanging="360"/>
      </w:pPr>
      <w:rPr>
        <w:rFonts w:ascii="Symbol" w:hAnsi="Symbol" w:hint="default"/>
      </w:rPr>
    </w:lvl>
    <w:lvl w:ilvl="2" w:tplc="3E5E1F12">
      <w:start w:val="1"/>
      <w:numFmt w:val="bullet"/>
      <w:lvlText w:val=""/>
      <w:lvlJc w:val="left"/>
      <w:pPr>
        <w:ind w:left="2160" w:hanging="180"/>
      </w:pPr>
      <w:rPr>
        <w:rFonts w:ascii="Symbol" w:hAnsi="Symbol"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90E57C4"/>
    <w:multiLevelType w:val="hybridMultilevel"/>
    <w:tmpl w:val="873697BE"/>
    <w:lvl w:ilvl="0" w:tplc="FFD8CFE0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83AC2B4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2269C2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BCE54C4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842904C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CA494AA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F7A7226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1366DE4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5FE789E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7F6F25E8"/>
    <w:multiLevelType w:val="multilevel"/>
    <w:tmpl w:val="F462FD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5"/>
  </w:num>
  <w:num w:numId="2">
    <w:abstractNumId w:val="1"/>
  </w:num>
  <w:num w:numId="3">
    <w:abstractNumId w:val="6"/>
  </w:num>
  <w:num w:numId="4">
    <w:abstractNumId w:val="2"/>
  </w:num>
  <w:num w:numId="5">
    <w:abstractNumId w:val="0"/>
  </w:num>
  <w:num w:numId="6">
    <w:abstractNumId w:val="4"/>
  </w:num>
  <w:num w:numId="7">
    <w:abstractNumId w:val="3"/>
  </w:num>
  <w:num w:numId="8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Yiqiao Xin">
    <w15:presenceInfo w15:providerId="None" w15:userId="Yiqiao X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10"/>
  </w:docVars>
  <w:rsids>
    <w:rsidRoot w:val="002D6391"/>
    <w:rsid w:val="001632F5"/>
    <w:rsid w:val="002D6391"/>
    <w:rsid w:val="003167EE"/>
    <w:rsid w:val="005F6F57"/>
    <w:rsid w:val="006E42C7"/>
    <w:rsid w:val="00720C48"/>
    <w:rsid w:val="007E6CAD"/>
    <w:rsid w:val="008114FA"/>
    <w:rsid w:val="00823980"/>
    <w:rsid w:val="0084576F"/>
    <w:rsid w:val="008D065D"/>
    <w:rsid w:val="00993B63"/>
    <w:rsid w:val="00A077E9"/>
    <w:rsid w:val="00A42ED7"/>
    <w:rsid w:val="00AE45CC"/>
    <w:rsid w:val="00AF63B0"/>
    <w:rsid w:val="00B413D5"/>
    <w:rsid w:val="00B44A9D"/>
    <w:rsid w:val="00BB09E4"/>
    <w:rsid w:val="00C51B24"/>
    <w:rsid w:val="00C94DB6"/>
    <w:rsid w:val="00CB316B"/>
    <w:rsid w:val="00E47C7F"/>
    <w:rsid w:val="00E84F23"/>
    <w:rsid w:val="00FB28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AF03F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6391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D639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2D6391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3">
    <w:name w:val="heading 3"/>
    <w:basedOn w:val="Normal"/>
    <w:link w:val="Heading3Char"/>
    <w:uiPriority w:val="9"/>
    <w:qFormat/>
    <w:rsid w:val="002D639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D639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D6391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D6391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2D6391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D6391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ListParagraph">
    <w:name w:val="List Paragraph"/>
    <w:basedOn w:val="Normal"/>
    <w:uiPriority w:val="34"/>
    <w:qFormat/>
    <w:rsid w:val="002D6391"/>
    <w:pPr>
      <w:ind w:left="720"/>
      <w:contextualSpacing/>
    </w:pPr>
  </w:style>
  <w:style w:type="table" w:styleId="TableGrid">
    <w:name w:val="Table Grid"/>
    <w:basedOn w:val="TableNormal"/>
    <w:uiPriority w:val="59"/>
    <w:rsid w:val="002D63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D639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639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D63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639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639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63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6391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D6391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LightShading-Accent1">
    <w:name w:val="Light Shading Accent 1"/>
    <w:basedOn w:val="TableNormal"/>
    <w:uiPriority w:val="60"/>
    <w:rsid w:val="002D639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2D639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D639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D639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2D6391"/>
    <w:rPr>
      <w:color w:val="0563C1" w:themeColor="hyperlink"/>
      <w:u w:val="single"/>
    </w:rPr>
  </w:style>
  <w:style w:type="paragraph" w:styleId="Footer">
    <w:name w:val="footer"/>
    <w:basedOn w:val="Normal"/>
    <w:link w:val="FooterChar"/>
    <w:rsid w:val="002D6391"/>
    <w:pPr>
      <w:tabs>
        <w:tab w:val="center" w:pos="4536"/>
        <w:tab w:val="right" w:pos="9072"/>
      </w:tabs>
      <w:spacing w:after="0" w:line="240" w:lineRule="auto"/>
    </w:pPr>
    <w:rPr>
      <w:rFonts w:ascii="Arial" w:eastAsia="Times New Roman" w:hAnsi="Arial" w:cs="Times New Roman"/>
      <w:szCs w:val="24"/>
      <w:lang w:eastAsia="en-GB"/>
    </w:rPr>
  </w:style>
  <w:style w:type="character" w:customStyle="1" w:styleId="FooterChar">
    <w:name w:val="Footer Char"/>
    <w:basedOn w:val="DefaultParagraphFont"/>
    <w:link w:val="Footer"/>
    <w:rsid w:val="002D6391"/>
    <w:rPr>
      <w:rFonts w:ascii="Arial" w:eastAsia="Times New Roman" w:hAnsi="Arial" w:cs="Times New Roman"/>
      <w:szCs w:val="24"/>
      <w:lang w:eastAsia="en-GB"/>
    </w:rPr>
  </w:style>
  <w:style w:type="character" w:customStyle="1" w:styleId="cit-name-surname">
    <w:name w:val="cit-name-surname"/>
    <w:basedOn w:val="DefaultParagraphFont"/>
    <w:rsid w:val="002D6391"/>
  </w:style>
  <w:style w:type="character" w:customStyle="1" w:styleId="apple-converted-space">
    <w:name w:val="apple-converted-space"/>
    <w:basedOn w:val="DefaultParagraphFont"/>
    <w:rsid w:val="002D6391"/>
  </w:style>
  <w:style w:type="character" w:customStyle="1" w:styleId="cit-name-given-names">
    <w:name w:val="cit-name-given-names"/>
    <w:basedOn w:val="DefaultParagraphFont"/>
    <w:rsid w:val="002D6391"/>
  </w:style>
  <w:style w:type="character" w:styleId="HTMLCite">
    <w:name w:val="HTML Cite"/>
    <w:basedOn w:val="DefaultParagraphFont"/>
    <w:uiPriority w:val="99"/>
    <w:semiHidden/>
    <w:unhideWhenUsed/>
    <w:rsid w:val="002D6391"/>
    <w:rPr>
      <w:i/>
      <w:iCs/>
    </w:rPr>
  </w:style>
  <w:style w:type="character" w:customStyle="1" w:styleId="cit-article-title">
    <w:name w:val="cit-article-title"/>
    <w:basedOn w:val="DefaultParagraphFont"/>
    <w:rsid w:val="002D6391"/>
  </w:style>
  <w:style w:type="character" w:customStyle="1" w:styleId="cit-publ-loc">
    <w:name w:val="cit-publ-loc"/>
    <w:basedOn w:val="DefaultParagraphFont"/>
    <w:rsid w:val="002D6391"/>
  </w:style>
  <w:style w:type="character" w:customStyle="1" w:styleId="cit-publ-name">
    <w:name w:val="cit-publ-name"/>
    <w:basedOn w:val="DefaultParagraphFont"/>
    <w:rsid w:val="002D6391"/>
  </w:style>
  <w:style w:type="character" w:customStyle="1" w:styleId="cit-pub-date">
    <w:name w:val="cit-pub-date"/>
    <w:basedOn w:val="DefaultParagraphFont"/>
    <w:rsid w:val="002D6391"/>
  </w:style>
  <w:style w:type="character" w:customStyle="1" w:styleId="cit-auth">
    <w:name w:val="cit-auth"/>
    <w:basedOn w:val="DefaultParagraphFont"/>
    <w:rsid w:val="002D6391"/>
  </w:style>
  <w:style w:type="character" w:styleId="PlaceholderText">
    <w:name w:val="Placeholder Text"/>
    <w:basedOn w:val="DefaultParagraphFont"/>
    <w:uiPriority w:val="99"/>
    <w:semiHidden/>
    <w:rsid w:val="002D6391"/>
    <w:rPr>
      <w:color w:val="808080"/>
    </w:rPr>
  </w:style>
  <w:style w:type="paragraph" w:customStyle="1" w:styleId="Default">
    <w:name w:val="Default"/>
    <w:rsid w:val="002D6391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customStyle="1" w:styleId="p">
    <w:name w:val="p"/>
    <w:basedOn w:val="Normal"/>
    <w:rsid w:val="002D639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unhideWhenUsed/>
    <w:rsid w:val="002D639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rsid w:val="002D6391"/>
    <w:pPr>
      <w:tabs>
        <w:tab w:val="center" w:pos="4320"/>
        <w:tab w:val="right" w:pos="8640"/>
      </w:tabs>
      <w:spacing w:after="0" w:line="240" w:lineRule="auto"/>
    </w:pPr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erChar">
    <w:name w:val="Header Char"/>
    <w:basedOn w:val="DefaultParagraphFont"/>
    <w:link w:val="Header"/>
    <w:uiPriority w:val="99"/>
    <w:rsid w:val="002D6391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styleId="Strong">
    <w:name w:val="Strong"/>
    <w:basedOn w:val="DefaultParagraphFont"/>
    <w:uiPriority w:val="22"/>
    <w:qFormat/>
    <w:rsid w:val="002D6391"/>
    <w:rPr>
      <w:b/>
      <w:bCs/>
    </w:rPr>
  </w:style>
  <w:style w:type="character" w:styleId="Emphasis">
    <w:name w:val="Emphasis"/>
    <w:basedOn w:val="DefaultParagraphFont"/>
    <w:uiPriority w:val="20"/>
    <w:qFormat/>
    <w:rsid w:val="002D6391"/>
    <w:rPr>
      <w:i/>
      <w:iCs/>
    </w:rPr>
  </w:style>
  <w:style w:type="paragraph" w:styleId="Revision">
    <w:name w:val="Revision"/>
    <w:hidden/>
    <w:uiPriority w:val="99"/>
    <w:semiHidden/>
    <w:rsid w:val="002D6391"/>
    <w:pPr>
      <w:spacing w:after="0" w:line="240" w:lineRule="auto"/>
    </w:pPr>
  </w:style>
  <w:style w:type="character" w:customStyle="1" w:styleId="cit-vol">
    <w:name w:val="cit-vol"/>
    <w:basedOn w:val="DefaultParagraphFont"/>
    <w:rsid w:val="002D6391"/>
  </w:style>
  <w:style w:type="character" w:customStyle="1" w:styleId="cit-fpage">
    <w:name w:val="cit-fpage"/>
    <w:basedOn w:val="DefaultParagraphFont"/>
    <w:rsid w:val="002D6391"/>
  </w:style>
  <w:style w:type="character" w:styleId="FollowedHyperlink">
    <w:name w:val="FollowedHyperlink"/>
    <w:basedOn w:val="DefaultParagraphFont"/>
    <w:uiPriority w:val="99"/>
    <w:semiHidden/>
    <w:unhideWhenUsed/>
    <w:rsid w:val="002D6391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D639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D639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D6391"/>
    <w:rPr>
      <w:vertAlign w:val="superscript"/>
    </w:rPr>
  </w:style>
  <w:style w:type="paragraph" w:customStyle="1" w:styleId="EndNoteBibliography">
    <w:name w:val="EndNote Bibliography"/>
    <w:basedOn w:val="Normal"/>
    <w:link w:val="EndNoteBibliographyChar"/>
    <w:rsid w:val="002D6391"/>
    <w:pPr>
      <w:spacing w:after="160"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6391"/>
    <w:rPr>
      <w:rFonts w:ascii="Calibri" w:hAnsi="Calibri"/>
      <w:noProof/>
      <w:lang w:val="en-US"/>
    </w:rPr>
  </w:style>
  <w:style w:type="paragraph" w:customStyle="1" w:styleId="CM1">
    <w:name w:val="CM1"/>
    <w:basedOn w:val="Default"/>
    <w:next w:val="Default"/>
    <w:rsid w:val="007E6CAD"/>
    <w:rPr>
      <w:rFonts w:cs="Times New Roman"/>
      <w:color w:val="auto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6391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D639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Normal"/>
    <w:link w:val="Heading2Char"/>
    <w:uiPriority w:val="9"/>
    <w:qFormat/>
    <w:rsid w:val="002D6391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3">
    <w:name w:val="heading 3"/>
    <w:basedOn w:val="Normal"/>
    <w:link w:val="Heading3Char"/>
    <w:uiPriority w:val="9"/>
    <w:qFormat/>
    <w:rsid w:val="002D6391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D639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D6391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D6391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2D6391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D6391"/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ListParagraph">
    <w:name w:val="List Paragraph"/>
    <w:basedOn w:val="Normal"/>
    <w:uiPriority w:val="34"/>
    <w:qFormat/>
    <w:rsid w:val="002D6391"/>
    <w:pPr>
      <w:ind w:left="720"/>
      <w:contextualSpacing/>
    </w:pPr>
  </w:style>
  <w:style w:type="table" w:styleId="TableGrid">
    <w:name w:val="Table Grid"/>
    <w:basedOn w:val="TableNormal"/>
    <w:uiPriority w:val="59"/>
    <w:rsid w:val="002D63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D639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639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D63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639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639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63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6391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D6391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LightShading-Accent1">
    <w:name w:val="Light Shading Accent 1"/>
    <w:basedOn w:val="TableNormal"/>
    <w:uiPriority w:val="60"/>
    <w:rsid w:val="002D639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2D639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D639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D639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2D6391"/>
    <w:rPr>
      <w:color w:val="0563C1" w:themeColor="hyperlink"/>
      <w:u w:val="single"/>
    </w:rPr>
  </w:style>
  <w:style w:type="paragraph" w:styleId="Footer">
    <w:name w:val="footer"/>
    <w:basedOn w:val="Normal"/>
    <w:link w:val="FooterChar"/>
    <w:rsid w:val="002D6391"/>
    <w:pPr>
      <w:tabs>
        <w:tab w:val="center" w:pos="4536"/>
        <w:tab w:val="right" w:pos="9072"/>
      </w:tabs>
      <w:spacing w:after="0" w:line="240" w:lineRule="auto"/>
    </w:pPr>
    <w:rPr>
      <w:rFonts w:ascii="Arial" w:eastAsia="Times New Roman" w:hAnsi="Arial" w:cs="Times New Roman"/>
      <w:szCs w:val="24"/>
      <w:lang w:eastAsia="en-GB"/>
    </w:rPr>
  </w:style>
  <w:style w:type="character" w:customStyle="1" w:styleId="FooterChar">
    <w:name w:val="Footer Char"/>
    <w:basedOn w:val="DefaultParagraphFont"/>
    <w:link w:val="Footer"/>
    <w:rsid w:val="002D6391"/>
    <w:rPr>
      <w:rFonts w:ascii="Arial" w:eastAsia="Times New Roman" w:hAnsi="Arial" w:cs="Times New Roman"/>
      <w:szCs w:val="24"/>
      <w:lang w:eastAsia="en-GB"/>
    </w:rPr>
  </w:style>
  <w:style w:type="character" w:customStyle="1" w:styleId="cit-name-surname">
    <w:name w:val="cit-name-surname"/>
    <w:basedOn w:val="DefaultParagraphFont"/>
    <w:rsid w:val="002D6391"/>
  </w:style>
  <w:style w:type="character" w:customStyle="1" w:styleId="apple-converted-space">
    <w:name w:val="apple-converted-space"/>
    <w:basedOn w:val="DefaultParagraphFont"/>
    <w:rsid w:val="002D6391"/>
  </w:style>
  <w:style w:type="character" w:customStyle="1" w:styleId="cit-name-given-names">
    <w:name w:val="cit-name-given-names"/>
    <w:basedOn w:val="DefaultParagraphFont"/>
    <w:rsid w:val="002D6391"/>
  </w:style>
  <w:style w:type="character" w:styleId="HTMLCite">
    <w:name w:val="HTML Cite"/>
    <w:basedOn w:val="DefaultParagraphFont"/>
    <w:uiPriority w:val="99"/>
    <w:semiHidden/>
    <w:unhideWhenUsed/>
    <w:rsid w:val="002D6391"/>
    <w:rPr>
      <w:i/>
      <w:iCs/>
    </w:rPr>
  </w:style>
  <w:style w:type="character" w:customStyle="1" w:styleId="cit-article-title">
    <w:name w:val="cit-article-title"/>
    <w:basedOn w:val="DefaultParagraphFont"/>
    <w:rsid w:val="002D6391"/>
  </w:style>
  <w:style w:type="character" w:customStyle="1" w:styleId="cit-publ-loc">
    <w:name w:val="cit-publ-loc"/>
    <w:basedOn w:val="DefaultParagraphFont"/>
    <w:rsid w:val="002D6391"/>
  </w:style>
  <w:style w:type="character" w:customStyle="1" w:styleId="cit-publ-name">
    <w:name w:val="cit-publ-name"/>
    <w:basedOn w:val="DefaultParagraphFont"/>
    <w:rsid w:val="002D6391"/>
  </w:style>
  <w:style w:type="character" w:customStyle="1" w:styleId="cit-pub-date">
    <w:name w:val="cit-pub-date"/>
    <w:basedOn w:val="DefaultParagraphFont"/>
    <w:rsid w:val="002D6391"/>
  </w:style>
  <w:style w:type="character" w:customStyle="1" w:styleId="cit-auth">
    <w:name w:val="cit-auth"/>
    <w:basedOn w:val="DefaultParagraphFont"/>
    <w:rsid w:val="002D6391"/>
  </w:style>
  <w:style w:type="character" w:styleId="PlaceholderText">
    <w:name w:val="Placeholder Text"/>
    <w:basedOn w:val="DefaultParagraphFont"/>
    <w:uiPriority w:val="99"/>
    <w:semiHidden/>
    <w:rsid w:val="002D6391"/>
    <w:rPr>
      <w:color w:val="808080"/>
    </w:rPr>
  </w:style>
  <w:style w:type="paragraph" w:customStyle="1" w:styleId="Default">
    <w:name w:val="Default"/>
    <w:rsid w:val="002D6391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customStyle="1" w:styleId="p">
    <w:name w:val="p"/>
    <w:basedOn w:val="Normal"/>
    <w:rsid w:val="002D639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unhideWhenUsed/>
    <w:rsid w:val="002D639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rsid w:val="002D6391"/>
    <w:pPr>
      <w:tabs>
        <w:tab w:val="center" w:pos="4320"/>
        <w:tab w:val="right" w:pos="8640"/>
      </w:tabs>
      <w:spacing w:after="0" w:line="240" w:lineRule="auto"/>
    </w:pPr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customStyle="1" w:styleId="HeaderChar">
    <w:name w:val="Header Char"/>
    <w:basedOn w:val="DefaultParagraphFont"/>
    <w:link w:val="Header"/>
    <w:uiPriority w:val="99"/>
    <w:rsid w:val="002D6391"/>
    <w:rPr>
      <w:rFonts w:ascii="Garamond" w:eastAsia="Times New Roman" w:hAnsi="Garamond" w:cs="Times New Roman"/>
      <w:color w:val="008000"/>
      <w:w w:val="120"/>
      <w:sz w:val="24"/>
      <w:szCs w:val="24"/>
      <w:lang w:val="en-CA"/>
    </w:rPr>
  </w:style>
  <w:style w:type="character" w:styleId="Strong">
    <w:name w:val="Strong"/>
    <w:basedOn w:val="DefaultParagraphFont"/>
    <w:uiPriority w:val="22"/>
    <w:qFormat/>
    <w:rsid w:val="002D6391"/>
    <w:rPr>
      <w:b/>
      <w:bCs/>
    </w:rPr>
  </w:style>
  <w:style w:type="character" w:styleId="Emphasis">
    <w:name w:val="Emphasis"/>
    <w:basedOn w:val="DefaultParagraphFont"/>
    <w:uiPriority w:val="20"/>
    <w:qFormat/>
    <w:rsid w:val="002D6391"/>
    <w:rPr>
      <w:i/>
      <w:iCs/>
    </w:rPr>
  </w:style>
  <w:style w:type="paragraph" w:styleId="Revision">
    <w:name w:val="Revision"/>
    <w:hidden/>
    <w:uiPriority w:val="99"/>
    <w:semiHidden/>
    <w:rsid w:val="002D6391"/>
    <w:pPr>
      <w:spacing w:after="0" w:line="240" w:lineRule="auto"/>
    </w:pPr>
  </w:style>
  <w:style w:type="character" w:customStyle="1" w:styleId="cit-vol">
    <w:name w:val="cit-vol"/>
    <w:basedOn w:val="DefaultParagraphFont"/>
    <w:rsid w:val="002D6391"/>
  </w:style>
  <w:style w:type="character" w:customStyle="1" w:styleId="cit-fpage">
    <w:name w:val="cit-fpage"/>
    <w:basedOn w:val="DefaultParagraphFont"/>
    <w:rsid w:val="002D6391"/>
  </w:style>
  <w:style w:type="character" w:styleId="FollowedHyperlink">
    <w:name w:val="FollowedHyperlink"/>
    <w:basedOn w:val="DefaultParagraphFont"/>
    <w:uiPriority w:val="99"/>
    <w:semiHidden/>
    <w:unhideWhenUsed/>
    <w:rsid w:val="002D6391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D639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D639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D6391"/>
    <w:rPr>
      <w:vertAlign w:val="superscript"/>
    </w:rPr>
  </w:style>
  <w:style w:type="paragraph" w:customStyle="1" w:styleId="EndNoteBibliography">
    <w:name w:val="EndNote Bibliography"/>
    <w:basedOn w:val="Normal"/>
    <w:link w:val="EndNoteBibliographyChar"/>
    <w:rsid w:val="002D6391"/>
    <w:pPr>
      <w:spacing w:after="160"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6391"/>
    <w:rPr>
      <w:rFonts w:ascii="Calibri" w:hAnsi="Calibri"/>
      <w:noProof/>
      <w:lang w:val="en-US"/>
    </w:rPr>
  </w:style>
  <w:style w:type="paragraph" w:customStyle="1" w:styleId="CM1">
    <w:name w:val="CM1"/>
    <w:basedOn w:val="Default"/>
    <w:next w:val="Default"/>
    <w:rsid w:val="007E6CAD"/>
    <w:rPr>
      <w:rFonts w:cs="Times New Roman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2</Pages>
  <Words>3572</Words>
  <Characters>16503</Characters>
  <Application>Microsoft Office Word</Application>
  <DocSecurity>0</DocSecurity>
  <Lines>1500</Lines>
  <Paragraphs>14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186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AY Ewan</dc:creator>
  <cp:keywords/>
  <dc:description/>
  <cp:lastModifiedBy>AJTUALA</cp:lastModifiedBy>
  <cp:revision>6</cp:revision>
  <dcterms:created xsi:type="dcterms:W3CDTF">2018-04-17T08:39:00Z</dcterms:created>
  <dcterms:modified xsi:type="dcterms:W3CDTF">2018-09-03T04:56:00Z</dcterms:modified>
</cp:coreProperties>
</file>